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 xml:space="preserve">The thesis of </w:t>
      </w: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r w:rsidRPr="00452E79">
        <w:rPr>
          <w:rFonts w:ascii="Times New Roman" w:hAnsi="Times New Roman" w:cs="Times New Roman"/>
        </w:rPr>
        <w:t xml:space="preserve">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190B1193" w14:textId="2B75E21B" w:rsidR="00E867E8" w:rsidRDefault="00E867E8" w:rsidP="00E867E8">
      <w:pPr>
        <w:jc w:val="center"/>
        <w:rPr>
          <w:rFonts w:ascii="Times New Roman" w:hAnsi="Times New Roman" w:cs="Times New Roman"/>
        </w:rPr>
      </w:pPr>
      <w:r>
        <w:rPr>
          <w:rFonts w:ascii="Times New Roman" w:hAnsi="Times New Roman" w:cs="Times New Roman"/>
        </w:rPr>
        <w:lastRenderedPageBreak/>
        <w:t>Chapter 4: Underlying Project Technology</w:t>
      </w:r>
    </w:p>
    <w:p w14:paraId="646FF96D" w14:textId="36C0BFB6" w:rsidR="00E867E8" w:rsidRDefault="00E867E8" w:rsidP="00E867E8">
      <w:pPr>
        <w:jc w:val="center"/>
        <w:rPr>
          <w:rFonts w:ascii="Times New Roman" w:hAnsi="Times New Roman" w:cs="Times New Roman"/>
        </w:rPr>
      </w:pPr>
    </w:p>
    <w:p w14:paraId="1B877F4A" w14:textId="794B2C10" w:rsidR="00E867E8" w:rsidRPr="00452E79" w:rsidRDefault="00FC6FE2" w:rsidP="00455AE3">
      <w:pPr>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bookmarkStart w:id="0" w:name="_GoBack"/>
      <w:bookmarkEnd w:id="0"/>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187FB489" w:rsidR="00452E79" w:rsidRPr="00452E79" w:rsidRDefault="00452E79" w:rsidP="00452E79">
      <w:pPr>
        <w:rPr>
          <w:rFonts w:ascii="Times New Roman" w:hAnsi="Times New Roman" w:cs="Times New Roman"/>
        </w:rPr>
      </w:pPr>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05822730" w:rsidR="00452E79" w:rsidRPr="00452E79" w:rsidRDefault="00452E79" w:rsidP="00452E79">
      <w:pPr>
        <w:rPr>
          <w:rFonts w:ascii="Times New Roman" w:hAnsi="Times New Roman" w:cs="Times New Roman"/>
        </w:rPr>
      </w:pPr>
    </w:p>
    <w:p w14:paraId="6D260B91" w14:textId="67969D2E" w:rsidR="00452E79" w:rsidRPr="00452E79" w:rsidRDefault="00452E79" w:rsidP="00452E79">
      <w:pPr>
        <w:rPr>
          <w:rFonts w:ascii="Times New Roman" w:hAnsi="Times New Roman" w:cs="Times New Roman"/>
        </w:rPr>
      </w:pPr>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0E9D2FF1" w14:textId="77777777" w:rsidR="00EC4658" w:rsidRPr="00EC4658" w:rsidRDefault="00D8266E" w:rsidP="00EC465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C4658" w:rsidRPr="00EC4658">
        <w:rPr>
          <w:rFonts w:ascii="Times New Roman" w:hAnsi="Times New Roman" w:cs="Times New Roman"/>
        </w:rPr>
        <w:t>[1]</w:t>
      </w:r>
      <w:r w:rsidR="00EC4658" w:rsidRPr="00EC4658">
        <w:rPr>
          <w:rFonts w:ascii="Times New Roman" w:hAnsi="Times New Roman" w:cs="Times New Roman"/>
        </w:rPr>
        <w:tab/>
        <w:t xml:space="preserve">A. © C. S. University, N. 18111 N. Street, Northridge, and C. 91330 P.-1200 / C. Us, “Transcripts and Diplomas,” </w:t>
      </w:r>
      <w:r w:rsidR="00EC4658" w:rsidRPr="00EC4658">
        <w:rPr>
          <w:rFonts w:ascii="Times New Roman" w:hAnsi="Times New Roman" w:cs="Times New Roman"/>
          <w:i/>
          <w:iCs/>
        </w:rPr>
        <w:t>California State University, Northridge</w:t>
      </w:r>
      <w:r w:rsidR="00EC4658" w:rsidRPr="00EC4658">
        <w:rPr>
          <w:rFonts w:ascii="Times New Roman" w:hAnsi="Times New Roman" w:cs="Times New Roman"/>
        </w:rPr>
        <w:t>, 08-Jul-2013. [Online]. Available: https://www.csun.edu/alumni/transcripts-and-diplomas. [Accessed: 10-Jun-2019].</w:t>
      </w:r>
    </w:p>
    <w:p w14:paraId="3F44F017"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2]</w:t>
      </w:r>
      <w:r w:rsidRPr="00EC4658">
        <w:rPr>
          <w:rFonts w:ascii="Times New Roman" w:hAnsi="Times New Roman" w:cs="Times New Roman"/>
        </w:rPr>
        <w:tab/>
        <w:t xml:space="preserve">M. Fowler, “Serverless Architectures,” </w:t>
      </w:r>
      <w:r w:rsidRPr="00EC4658">
        <w:rPr>
          <w:rFonts w:ascii="Times New Roman" w:hAnsi="Times New Roman" w:cs="Times New Roman"/>
          <w:i/>
          <w:iCs/>
        </w:rPr>
        <w:t>martinfowler.com</w:t>
      </w:r>
      <w:r w:rsidRPr="00EC4658">
        <w:rPr>
          <w:rFonts w:ascii="Times New Roman" w:hAnsi="Times New Roman" w:cs="Times New Roman"/>
        </w:rPr>
        <w:t>. [Online]. Available: https://martinfowler.com/articles/serverless.html. [Accessed: 10-Jun-2019].</w:t>
      </w:r>
    </w:p>
    <w:p w14:paraId="52BB7D64"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lastRenderedPageBreak/>
        <w:t>[3]</w:t>
      </w:r>
      <w:r w:rsidRPr="00EC4658">
        <w:rPr>
          <w:rFonts w:ascii="Times New Roman" w:hAnsi="Times New Roman" w:cs="Times New Roman"/>
        </w:rPr>
        <w:tab/>
        <w:t xml:space="preserve">F. Bashir, “What is Serverless Architecture? What are its Pros and </w:t>
      </w:r>
      <w:proofErr w:type="gramStart"/>
      <w:r w:rsidRPr="00EC4658">
        <w:rPr>
          <w:rFonts w:ascii="Times New Roman" w:hAnsi="Times New Roman" w:cs="Times New Roman"/>
        </w:rPr>
        <w:t>Cons?,</w:t>
      </w:r>
      <w:proofErr w:type="gramEnd"/>
      <w:r w:rsidRPr="00EC4658">
        <w:rPr>
          <w:rFonts w:ascii="Times New Roman" w:hAnsi="Times New Roman" w:cs="Times New Roman"/>
        </w:rPr>
        <w:t xml:space="preserve">” </w:t>
      </w:r>
      <w:r w:rsidRPr="00EC4658">
        <w:rPr>
          <w:rFonts w:ascii="Times New Roman" w:hAnsi="Times New Roman" w:cs="Times New Roman"/>
          <w:i/>
          <w:iCs/>
        </w:rPr>
        <w:t>Hacker Noon</w:t>
      </w:r>
      <w:r w:rsidRPr="00EC4658">
        <w:rPr>
          <w:rFonts w:ascii="Times New Roman" w:hAnsi="Times New Roman" w:cs="Times New Roman"/>
        </w:rPr>
        <w:t>, 28-May-2018. [Online]. Available: https://hackernoon.com/what-is-serverless-architecture-what-are-its-pros-and-cons-cc4b804022e9. [Accessed: 10-Jun-2019].</w:t>
      </w:r>
    </w:p>
    <w:p w14:paraId="7DC659C3"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4]</w:t>
      </w:r>
      <w:r w:rsidRPr="00EC4658">
        <w:rPr>
          <w:rFonts w:ascii="Times New Roman" w:hAnsi="Times New Roman" w:cs="Times New Roman"/>
        </w:rPr>
        <w:tab/>
        <w:t xml:space="preserve">M. </w:t>
      </w:r>
      <w:proofErr w:type="spellStart"/>
      <w:r w:rsidRPr="00EC4658">
        <w:rPr>
          <w:rFonts w:ascii="Times New Roman" w:hAnsi="Times New Roman" w:cs="Times New Roman"/>
        </w:rPr>
        <w:t>Nofer</w:t>
      </w:r>
      <w:proofErr w:type="spellEnd"/>
      <w:r w:rsidRPr="00EC4658">
        <w:rPr>
          <w:rFonts w:ascii="Times New Roman" w:hAnsi="Times New Roman" w:cs="Times New Roman"/>
        </w:rPr>
        <w:t xml:space="preserve">, P. </w:t>
      </w:r>
      <w:proofErr w:type="spellStart"/>
      <w:r w:rsidRPr="00EC4658">
        <w:rPr>
          <w:rFonts w:ascii="Times New Roman" w:hAnsi="Times New Roman" w:cs="Times New Roman"/>
        </w:rPr>
        <w:t>Gomber</w:t>
      </w:r>
      <w:proofErr w:type="spellEnd"/>
      <w:r w:rsidRPr="00EC4658">
        <w:rPr>
          <w:rFonts w:ascii="Times New Roman" w:hAnsi="Times New Roman" w:cs="Times New Roman"/>
        </w:rPr>
        <w:t xml:space="preserve">, O. </w:t>
      </w:r>
      <w:proofErr w:type="spellStart"/>
      <w:r w:rsidRPr="00EC4658">
        <w:rPr>
          <w:rFonts w:ascii="Times New Roman" w:hAnsi="Times New Roman" w:cs="Times New Roman"/>
        </w:rPr>
        <w:t>Hinz</w:t>
      </w:r>
      <w:proofErr w:type="spellEnd"/>
      <w:r w:rsidRPr="00EC4658">
        <w:rPr>
          <w:rFonts w:ascii="Times New Roman" w:hAnsi="Times New Roman" w:cs="Times New Roman"/>
        </w:rPr>
        <w:t xml:space="preserve">, and D. </w:t>
      </w:r>
      <w:proofErr w:type="spellStart"/>
      <w:r w:rsidRPr="00EC4658">
        <w:rPr>
          <w:rFonts w:ascii="Times New Roman" w:hAnsi="Times New Roman" w:cs="Times New Roman"/>
        </w:rPr>
        <w:t>Schiereck</w:t>
      </w:r>
      <w:proofErr w:type="spellEnd"/>
      <w:r w:rsidRPr="00EC4658">
        <w:rPr>
          <w:rFonts w:ascii="Times New Roman" w:hAnsi="Times New Roman" w:cs="Times New Roman"/>
        </w:rPr>
        <w:t xml:space="preserve">, “Blockchain,” </w:t>
      </w:r>
      <w:r w:rsidRPr="00EC4658">
        <w:rPr>
          <w:rFonts w:ascii="Times New Roman" w:hAnsi="Times New Roman" w:cs="Times New Roman"/>
          <w:i/>
          <w:iCs/>
        </w:rPr>
        <w:t>Bus. Inf. Syst. Eng.</w:t>
      </w:r>
      <w:r w:rsidRPr="00EC4658">
        <w:rPr>
          <w:rFonts w:ascii="Times New Roman" w:hAnsi="Times New Roman" w:cs="Times New Roman"/>
        </w:rPr>
        <w:t>, vol. 59, no. 3, pp. 183–187, Jun. 2017.</w:t>
      </w:r>
    </w:p>
    <w:p w14:paraId="3D6E9862"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5]</w:t>
      </w:r>
      <w:r w:rsidRPr="00EC4658">
        <w:rPr>
          <w:rFonts w:ascii="Times New Roman" w:hAnsi="Times New Roman" w:cs="Times New Roman"/>
        </w:rPr>
        <w:tab/>
        <w:t xml:space="preserve">“Blockchain explained,” </w:t>
      </w:r>
      <w:r w:rsidRPr="00EC4658">
        <w:rPr>
          <w:rFonts w:ascii="Times New Roman" w:hAnsi="Times New Roman" w:cs="Times New Roman"/>
          <w:i/>
          <w:iCs/>
        </w:rPr>
        <w:t>Reuters</w:t>
      </w:r>
      <w:r w:rsidRPr="00EC4658">
        <w:rPr>
          <w:rFonts w:ascii="Times New Roman" w:hAnsi="Times New Roman" w:cs="Times New Roman"/>
        </w:rPr>
        <w:t>. [Online]. Available: http://graphics.reuters.com/TECHNOLOGY-BLOCKCHAIN/010070P11GN/index.html. [Accessed: 10-Jun-2019].</w:t>
      </w:r>
    </w:p>
    <w:p w14:paraId="56D8BBE5"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6]</w:t>
      </w:r>
      <w:r w:rsidRPr="00EC4658">
        <w:rPr>
          <w:rFonts w:ascii="Times New Roman" w:hAnsi="Times New Roman" w:cs="Times New Roman"/>
        </w:rPr>
        <w:tab/>
        <w:t xml:space="preserve">S. W. 10 O. March, “Blockchain for Student Records,” </w:t>
      </w:r>
      <w:r w:rsidRPr="00EC4658">
        <w:rPr>
          <w:rFonts w:ascii="Times New Roman" w:hAnsi="Times New Roman" w:cs="Times New Roman"/>
          <w:i/>
          <w:iCs/>
        </w:rPr>
        <w:t>Bold Business</w:t>
      </w:r>
      <w:r w:rsidRPr="00EC4658">
        <w:rPr>
          <w:rFonts w:ascii="Times New Roman" w:hAnsi="Times New Roman" w:cs="Times New Roman"/>
        </w:rPr>
        <w:t>, 10-Oct-2017</w:t>
      </w:r>
      <w:proofErr w:type="gramStart"/>
      <w:r w:rsidRPr="00EC4658">
        <w:rPr>
          <w:rFonts w:ascii="Times New Roman" w:hAnsi="Times New Roman" w:cs="Times New Roman"/>
        </w:rPr>
        <w:t>. .</w:t>
      </w:r>
      <w:proofErr w:type="gramEnd"/>
    </w:p>
    <w:p w14:paraId="53AD274B"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7]</w:t>
      </w:r>
      <w:r w:rsidRPr="00EC4658">
        <w:rPr>
          <w:rFonts w:ascii="Times New Roman" w:hAnsi="Times New Roman" w:cs="Times New Roman"/>
        </w:rPr>
        <w:tab/>
        <w:t xml:space="preserve">“IBM unveils Blockchain as a Service based on open source Hyperledger Fabric technology,” </w:t>
      </w:r>
      <w:r w:rsidRPr="00EC4658">
        <w:rPr>
          <w:rFonts w:ascii="Times New Roman" w:hAnsi="Times New Roman" w:cs="Times New Roman"/>
          <w:i/>
          <w:iCs/>
        </w:rPr>
        <w:t>TechCrunch</w:t>
      </w:r>
      <w:proofErr w:type="gramStart"/>
      <w:r w:rsidRPr="00EC4658">
        <w:rPr>
          <w:rFonts w:ascii="Times New Roman" w:hAnsi="Times New Roman" w:cs="Times New Roman"/>
        </w:rPr>
        <w:t>. .</w:t>
      </w:r>
      <w:proofErr w:type="gramEnd"/>
    </w:p>
    <w:p w14:paraId="34C93FB0"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8]</w:t>
      </w:r>
      <w:r w:rsidRPr="00EC4658">
        <w:rPr>
          <w:rFonts w:ascii="Times New Roman" w:hAnsi="Times New Roman" w:cs="Times New Roman"/>
        </w:rPr>
        <w:tab/>
        <w:t xml:space="preserve">“About,” </w:t>
      </w:r>
      <w:r w:rsidRPr="00EC4658">
        <w:rPr>
          <w:rFonts w:ascii="Times New Roman" w:hAnsi="Times New Roman" w:cs="Times New Roman"/>
          <w:i/>
          <w:iCs/>
        </w:rPr>
        <w:t>Learning Machine</w:t>
      </w:r>
      <w:r w:rsidRPr="00EC4658">
        <w:rPr>
          <w:rFonts w:ascii="Times New Roman" w:hAnsi="Times New Roman" w:cs="Times New Roman"/>
        </w:rPr>
        <w:t>. [Online]. Available: https://www.learningmachine.com/about. [Accessed: 23-Jun-2019].</w:t>
      </w:r>
    </w:p>
    <w:p w14:paraId="279D1BCE"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9]</w:t>
      </w:r>
      <w:r w:rsidRPr="00EC4658">
        <w:rPr>
          <w:rFonts w:ascii="Times New Roman" w:hAnsi="Times New Roman" w:cs="Times New Roman"/>
        </w:rPr>
        <w:tab/>
        <w:t xml:space="preserve">M. </w:t>
      </w:r>
      <w:proofErr w:type="spellStart"/>
      <w:r w:rsidRPr="00EC4658">
        <w:rPr>
          <w:rFonts w:ascii="Times New Roman" w:hAnsi="Times New Roman" w:cs="Times New Roman"/>
        </w:rPr>
        <w:t>Techlabs</w:t>
      </w:r>
      <w:proofErr w:type="spellEnd"/>
      <w:r w:rsidRPr="00EC4658">
        <w:rPr>
          <w:rFonts w:ascii="Times New Roman" w:hAnsi="Times New Roman" w:cs="Times New Roman"/>
        </w:rPr>
        <w:t xml:space="preserve">, “What is Serverless Architecture? What are its criticisms and </w:t>
      </w:r>
      <w:proofErr w:type="gramStart"/>
      <w:r w:rsidRPr="00EC4658">
        <w:rPr>
          <w:rFonts w:ascii="Times New Roman" w:hAnsi="Times New Roman" w:cs="Times New Roman"/>
        </w:rPr>
        <w:t>drawbacks?,</w:t>
      </w:r>
      <w:proofErr w:type="gramEnd"/>
      <w:r w:rsidRPr="00EC4658">
        <w:rPr>
          <w:rFonts w:ascii="Times New Roman" w:hAnsi="Times New Roman" w:cs="Times New Roman"/>
        </w:rPr>
        <w:t xml:space="preserve">” </w:t>
      </w:r>
      <w:r w:rsidRPr="00EC4658">
        <w:rPr>
          <w:rFonts w:ascii="Times New Roman" w:hAnsi="Times New Roman" w:cs="Times New Roman"/>
          <w:i/>
          <w:iCs/>
        </w:rPr>
        <w:t>Medium</w:t>
      </w:r>
      <w:r w:rsidRPr="00EC4658">
        <w:rPr>
          <w:rFonts w:ascii="Times New Roman" w:hAnsi="Times New Roman" w:cs="Times New Roman"/>
        </w:rPr>
        <w:t>, 04-May-2017. .</w:t>
      </w:r>
    </w:p>
    <w:p w14:paraId="514071A5"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10]</w:t>
      </w:r>
      <w:r w:rsidRPr="00EC4658">
        <w:rPr>
          <w:rFonts w:ascii="Times New Roman" w:hAnsi="Times New Roman" w:cs="Times New Roman"/>
        </w:rPr>
        <w:tab/>
        <w:t xml:space="preserve">“Bare-metal server,” </w:t>
      </w:r>
      <w:r w:rsidRPr="00EC4658">
        <w:rPr>
          <w:rFonts w:ascii="Times New Roman" w:hAnsi="Times New Roman" w:cs="Times New Roman"/>
          <w:i/>
          <w:iCs/>
        </w:rPr>
        <w:t>Wikipedia</w:t>
      </w:r>
      <w:r w:rsidRPr="00EC4658">
        <w:rPr>
          <w:rFonts w:ascii="Times New Roman" w:hAnsi="Times New Roman" w:cs="Times New Roman"/>
        </w:rPr>
        <w:t>. 28-Mar-2019.</w:t>
      </w:r>
    </w:p>
    <w:p w14:paraId="3054AF8B"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11]</w:t>
      </w:r>
      <w:r w:rsidRPr="00EC4658">
        <w:rPr>
          <w:rFonts w:ascii="Times New Roman" w:hAnsi="Times New Roman" w:cs="Times New Roman"/>
        </w:rPr>
        <w:tab/>
        <w:t xml:space="preserve">“A brief history of serverless (or, how I learned to stop worrying and start loving the cloud),” </w:t>
      </w:r>
      <w:r w:rsidRPr="00EC4658">
        <w:rPr>
          <w:rFonts w:ascii="Times New Roman" w:hAnsi="Times New Roman" w:cs="Times New Roman"/>
          <w:i/>
          <w:iCs/>
        </w:rPr>
        <w:t>freeCodeCamp.org News</w:t>
      </w:r>
      <w:r w:rsidRPr="00EC4658">
        <w:rPr>
          <w:rFonts w:ascii="Times New Roman" w:hAnsi="Times New Roman" w:cs="Times New Roman"/>
        </w:rPr>
        <w:t>, 05-Apr-2018. [Online]. Available: https://www.freecodecamp.org/news/a-brief-history-of-serverless-or-how-i-learned-to-stop-worrying-and-start-loving-the-cloud-7e2fc633310d/. [Accessed: 24-Jun-2019].</w:t>
      </w:r>
    </w:p>
    <w:p w14:paraId="3BDF30DA"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12]</w:t>
      </w:r>
      <w:r w:rsidRPr="00EC4658">
        <w:rPr>
          <w:rFonts w:ascii="Times New Roman" w:hAnsi="Times New Roman" w:cs="Times New Roman"/>
        </w:rPr>
        <w:tab/>
        <w:t xml:space="preserve">May 26 and 2017, “Docker Downsides: Container Cons to Consider before Adopting Docker,” </w:t>
      </w:r>
      <w:r w:rsidRPr="00EC4658">
        <w:rPr>
          <w:rFonts w:ascii="Times New Roman" w:hAnsi="Times New Roman" w:cs="Times New Roman"/>
          <w:i/>
          <w:iCs/>
        </w:rPr>
        <w:t>Channel Futures</w:t>
      </w:r>
      <w:r w:rsidRPr="00EC4658">
        <w:rPr>
          <w:rFonts w:ascii="Times New Roman" w:hAnsi="Times New Roman" w:cs="Times New Roman"/>
        </w:rPr>
        <w:t>, 26-May-2017. [Online]. Available: https://www.channelfutures.com/open-source/docker-downsides-container-cons-to-consider-before-adopting-docker. [Accessed: 24-Jun-2019].</w:t>
      </w:r>
    </w:p>
    <w:p w14:paraId="56DA3532" w14:textId="33DF8419"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F4593" w14:textId="77777777" w:rsidR="00473FB2" w:rsidRDefault="00473FB2" w:rsidP="00471D2C">
      <w:r>
        <w:separator/>
      </w:r>
    </w:p>
  </w:endnote>
  <w:endnote w:type="continuationSeparator" w:id="0">
    <w:p w14:paraId="112BFDC1" w14:textId="77777777" w:rsidR="00473FB2" w:rsidRDefault="00473FB2"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94E32D6A-8A01-F345-97E4-CBEEE6668BCC}"/>
    <w:embedBold r:id="rId2" w:fontKey="{ADDFCCBD-3C08-9A4E-95BD-175DE79D4A5F}"/>
    <w:embedItalic r:id="rId3" w:fontKey="{A72F3E08-8A2E-1D4E-B84C-E6C4D41CEEE7}"/>
    <w:embedBoldItalic r:id="rId4" w:fontKey="{C0919D2D-153F-E24E-AA8D-9074A059062A}"/>
  </w:font>
  <w:font w:name="Calibri">
    <w:panose1 w:val="020F0502020204030204"/>
    <w:charset w:val="00"/>
    <w:family w:val="swiss"/>
    <w:pitch w:val="variable"/>
    <w:sig w:usb0="E0002AFF" w:usb1="C000247B" w:usb2="00000009" w:usb3="00000000" w:csb0="000001FF" w:csb1="00000000"/>
    <w:embedRegular r:id="rId5" w:fontKey="{3F3CC266-CD66-3949-A446-770A488C291B}"/>
    <w:embedBold r:id="rId6" w:fontKey="{32942270-B76D-DC4A-BD7E-B1473AF97D44}"/>
    <w:embedItalic r:id="rId7" w:fontKey="{F9090E11-8EAC-CA46-9FC0-71EDC2C53729}"/>
    <w:embedBoldItalic r:id="rId8" w:fontKey="{D3F45ED6-ABAD-174A-96C9-0CCFBDB4C95E}"/>
  </w:font>
  <w:font w:name="Calibri Light">
    <w:panose1 w:val="020F0302020204030204"/>
    <w:charset w:val="00"/>
    <w:family w:val="swiss"/>
    <w:pitch w:val="variable"/>
    <w:sig w:usb0="E0002AFF" w:usb1="C000247B" w:usb2="00000009" w:usb3="00000000" w:csb0="000001FF" w:csb1="00000000"/>
    <w:embedRegular r:id="rId9" w:fontKey="{B8C65E71-CDDD-A445-9A9C-FB784B1B3FF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933BF" w:rsidRDefault="00793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933BF" w:rsidRDefault="00793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933BF" w:rsidRDefault="0079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CF0DA" w14:textId="77777777" w:rsidR="00473FB2" w:rsidRDefault="00473FB2" w:rsidP="00471D2C">
      <w:r>
        <w:separator/>
      </w:r>
    </w:p>
  </w:footnote>
  <w:footnote w:type="continuationSeparator" w:id="0">
    <w:p w14:paraId="0CE5DD84" w14:textId="77777777" w:rsidR="00473FB2" w:rsidRDefault="00473FB2"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933BF" w:rsidRDefault="00793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933BF" w:rsidRDefault="00793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933BF" w:rsidRDefault="00793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47B38"/>
    <w:rsid w:val="00070FA9"/>
    <w:rsid w:val="0008697C"/>
    <w:rsid w:val="000D4FFE"/>
    <w:rsid w:val="000E3C71"/>
    <w:rsid w:val="000F30D8"/>
    <w:rsid w:val="00122151"/>
    <w:rsid w:val="00191F92"/>
    <w:rsid w:val="001939CC"/>
    <w:rsid w:val="001D08C8"/>
    <w:rsid w:val="001E1BE2"/>
    <w:rsid w:val="001E3548"/>
    <w:rsid w:val="00233E92"/>
    <w:rsid w:val="00290B45"/>
    <w:rsid w:val="0029503D"/>
    <w:rsid w:val="002A5B33"/>
    <w:rsid w:val="002A67AA"/>
    <w:rsid w:val="002C72D0"/>
    <w:rsid w:val="00304E46"/>
    <w:rsid w:val="003155D6"/>
    <w:rsid w:val="00317D29"/>
    <w:rsid w:val="003345F4"/>
    <w:rsid w:val="003407C3"/>
    <w:rsid w:val="003451A4"/>
    <w:rsid w:val="00355482"/>
    <w:rsid w:val="003B34C6"/>
    <w:rsid w:val="003B4151"/>
    <w:rsid w:val="003D1E7F"/>
    <w:rsid w:val="003D3632"/>
    <w:rsid w:val="003D49F9"/>
    <w:rsid w:val="004442DD"/>
    <w:rsid w:val="00452E79"/>
    <w:rsid w:val="00453408"/>
    <w:rsid w:val="00455AE3"/>
    <w:rsid w:val="00471D2C"/>
    <w:rsid w:val="00473FB2"/>
    <w:rsid w:val="0048526A"/>
    <w:rsid w:val="00495554"/>
    <w:rsid w:val="00495A11"/>
    <w:rsid w:val="004A57C8"/>
    <w:rsid w:val="004E4950"/>
    <w:rsid w:val="00504214"/>
    <w:rsid w:val="00536CAE"/>
    <w:rsid w:val="00537D79"/>
    <w:rsid w:val="00546A2E"/>
    <w:rsid w:val="00586D3D"/>
    <w:rsid w:val="005C7C08"/>
    <w:rsid w:val="005D3A8C"/>
    <w:rsid w:val="0060318A"/>
    <w:rsid w:val="00603CC0"/>
    <w:rsid w:val="00605677"/>
    <w:rsid w:val="00621DB9"/>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C78E1"/>
    <w:rsid w:val="007D12D0"/>
    <w:rsid w:val="007D4FEC"/>
    <w:rsid w:val="007E681B"/>
    <w:rsid w:val="007F3438"/>
    <w:rsid w:val="0080066C"/>
    <w:rsid w:val="00806ADD"/>
    <w:rsid w:val="00821FA9"/>
    <w:rsid w:val="00831993"/>
    <w:rsid w:val="00840D08"/>
    <w:rsid w:val="00846B84"/>
    <w:rsid w:val="00870D10"/>
    <w:rsid w:val="008767E8"/>
    <w:rsid w:val="00881362"/>
    <w:rsid w:val="008B7F2D"/>
    <w:rsid w:val="008F362A"/>
    <w:rsid w:val="00935746"/>
    <w:rsid w:val="00942835"/>
    <w:rsid w:val="00980631"/>
    <w:rsid w:val="009A2FA6"/>
    <w:rsid w:val="009D6CDD"/>
    <w:rsid w:val="009E4865"/>
    <w:rsid w:val="009E6BB0"/>
    <w:rsid w:val="009F5BD1"/>
    <w:rsid w:val="00A00803"/>
    <w:rsid w:val="00A345CD"/>
    <w:rsid w:val="00A36D5C"/>
    <w:rsid w:val="00A44038"/>
    <w:rsid w:val="00A52283"/>
    <w:rsid w:val="00A73C3F"/>
    <w:rsid w:val="00AC2802"/>
    <w:rsid w:val="00AD664D"/>
    <w:rsid w:val="00AE271D"/>
    <w:rsid w:val="00AE326B"/>
    <w:rsid w:val="00AF087B"/>
    <w:rsid w:val="00AF2E72"/>
    <w:rsid w:val="00B02D4E"/>
    <w:rsid w:val="00B13754"/>
    <w:rsid w:val="00B246F8"/>
    <w:rsid w:val="00B546B9"/>
    <w:rsid w:val="00B73F14"/>
    <w:rsid w:val="00BA3C30"/>
    <w:rsid w:val="00BC20CB"/>
    <w:rsid w:val="00BD42F7"/>
    <w:rsid w:val="00BF7777"/>
    <w:rsid w:val="00C011B5"/>
    <w:rsid w:val="00C1099F"/>
    <w:rsid w:val="00C53F51"/>
    <w:rsid w:val="00C54A78"/>
    <w:rsid w:val="00C574B5"/>
    <w:rsid w:val="00C74925"/>
    <w:rsid w:val="00C835FA"/>
    <w:rsid w:val="00C8412E"/>
    <w:rsid w:val="00C96DFE"/>
    <w:rsid w:val="00CA353B"/>
    <w:rsid w:val="00CA4505"/>
    <w:rsid w:val="00CB55A6"/>
    <w:rsid w:val="00CB7B97"/>
    <w:rsid w:val="00CD26A8"/>
    <w:rsid w:val="00CF159E"/>
    <w:rsid w:val="00D01832"/>
    <w:rsid w:val="00D139A0"/>
    <w:rsid w:val="00D14BF1"/>
    <w:rsid w:val="00D17306"/>
    <w:rsid w:val="00D213F9"/>
    <w:rsid w:val="00D50747"/>
    <w:rsid w:val="00D77C2C"/>
    <w:rsid w:val="00D8266E"/>
    <w:rsid w:val="00D83E32"/>
    <w:rsid w:val="00DA1022"/>
    <w:rsid w:val="00DC1F0F"/>
    <w:rsid w:val="00DC763A"/>
    <w:rsid w:val="00DD604F"/>
    <w:rsid w:val="00DE017D"/>
    <w:rsid w:val="00DF5FC9"/>
    <w:rsid w:val="00DF7AAA"/>
    <w:rsid w:val="00E01021"/>
    <w:rsid w:val="00E135CB"/>
    <w:rsid w:val="00E25D24"/>
    <w:rsid w:val="00E867E8"/>
    <w:rsid w:val="00EB1D57"/>
    <w:rsid w:val="00EC4658"/>
    <w:rsid w:val="00ED000F"/>
    <w:rsid w:val="00EE2B02"/>
    <w:rsid w:val="00EF2DC3"/>
    <w:rsid w:val="00F003B6"/>
    <w:rsid w:val="00F176BE"/>
    <w:rsid w:val="00F4613F"/>
    <w:rsid w:val="00F62573"/>
    <w:rsid w:val="00F83D91"/>
    <w:rsid w:val="00FA53AD"/>
    <w:rsid w:val="00FC6FE2"/>
    <w:rsid w:val="00FE6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EF516-4E47-994F-9D6E-2E099F54D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20</Pages>
  <Words>5686</Words>
  <Characters>3241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15</cp:revision>
  <cp:lastPrinted>2019-06-24T04:27:00Z</cp:lastPrinted>
  <dcterms:created xsi:type="dcterms:W3CDTF">2019-04-01T18:00:00Z</dcterms:created>
  <dcterms:modified xsi:type="dcterms:W3CDTF">2019-06-2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